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A38E0C4" w14:textId="77777777" w:rsidR="001740FA" w:rsidRDefault="001740FA" w:rsidP="001740FA">
      <w:pPr>
        <w:spacing w:line="240" w:lineRule="auto"/>
        <w:jc w:val="center"/>
        <w:rPr>
          <w:rFonts w:ascii="Times New Roman" w:hAnsi="Times New Roman" w:cs="Times New Roman"/>
          <w:sz w:val="28"/>
        </w:rPr>
      </w:pPr>
      <w:r>
        <w:rPr>
          <w:rFonts w:ascii="Times New Roman" w:hAnsi="Times New Roman" w:cs="Times New Roman"/>
          <w:sz w:val="28"/>
        </w:rPr>
        <w:t xml:space="preserve">Информационный лист о защите диссертации </w:t>
      </w:r>
      <w:r>
        <w:rPr>
          <w:rFonts w:ascii="Times New Roman" w:hAnsi="Times New Roman" w:cs="Times New Roman"/>
          <w:sz w:val="28"/>
        </w:rPr>
        <w:br/>
        <w:t xml:space="preserve">на соискание учёной степени </w:t>
      </w:r>
      <w:r>
        <w:rPr>
          <w:rFonts w:ascii="Times New Roman" w:hAnsi="Times New Roman" w:cs="Times New Roman"/>
          <w:sz w:val="28"/>
          <w:lang w:val="en-US"/>
        </w:rPr>
        <w:t>PhD</w:t>
      </w:r>
      <w:r w:rsidRPr="001740FA">
        <w:rPr>
          <w:rFonts w:ascii="Times New Roman" w:hAnsi="Times New Roman" w:cs="Times New Roman"/>
          <w:sz w:val="28"/>
        </w:rPr>
        <w:t xml:space="preserve"> </w:t>
      </w:r>
      <w:r>
        <w:rPr>
          <w:rFonts w:ascii="Times New Roman" w:hAnsi="Times New Roman" w:cs="Times New Roman"/>
          <w:sz w:val="28"/>
          <w:lang w:val="en-US"/>
        </w:rPr>
        <w:t>TSU</w:t>
      </w:r>
    </w:p>
    <w:p w14:paraId="1174BCA2" w14:textId="65B10681" w:rsidR="001740FA" w:rsidRDefault="001740FA">
      <w:r w:rsidRPr="00B61391">
        <w:rPr>
          <w:b/>
          <w:bCs/>
        </w:rPr>
        <w:t>Соискатель:</w:t>
      </w:r>
      <w:r w:rsidRPr="001740FA">
        <w:t xml:space="preserve"> Раймонд </w:t>
      </w:r>
      <w:proofErr w:type="spellStart"/>
      <w:r w:rsidRPr="001740FA">
        <w:t>ван</w:t>
      </w:r>
      <w:proofErr w:type="spellEnd"/>
      <w:r w:rsidRPr="001740FA">
        <w:t xml:space="preserve"> де Берг</w:t>
      </w:r>
    </w:p>
    <w:p w14:paraId="557999CC" w14:textId="46521C59" w:rsidR="001740FA" w:rsidRDefault="001740FA" w:rsidP="001740FA">
      <w:r w:rsidRPr="00B61391">
        <w:rPr>
          <w:b/>
          <w:bCs/>
        </w:rPr>
        <w:t>Тема диссертации:</w:t>
      </w:r>
      <w:r>
        <w:t xml:space="preserve"> Биофизика вестибулярного импланта</w:t>
      </w:r>
      <w:bookmarkStart w:id="0" w:name="_GoBack"/>
      <w:bookmarkEnd w:id="0"/>
    </w:p>
    <w:p w14:paraId="571669E2" w14:textId="073043A6" w:rsidR="000D5F0E" w:rsidRPr="000D5F0E" w:rsidRDefault="000D5F0E" w:rsidP="001740FA">
      <w:r w:rsidRPr="000D5F0E">
        <w:rPr>
          <w:b/>
          <w:bCs/>
        </w:rPr>
        <w:t>Дата защиты:</w:t>
      </w:r>
      <w:r>
        <w:t xml:space="preserve"> 15 сентября 2021 </w:t>
      </w:r>
      <w:r w:rsidRPr="00F85CBB">
        <w:t>г., 14.30</w:t>
      </w:r>
    </w:p>
    <w:p w14:paraId="549D320F" w14:textId="1BAF4C3A" w:rsidR="001740FA" w:rsidRDefault="001740FA" w:rsidP="001740FA">
      <w:r w:rsidRPr="00B61391">
        <w:rPr>
          <w:b/>
          <w:bCs/>
        </w:rPr>
        <w:t>Место защиты диссертации:</w:t>
      </w:r>
      <w:r>
        <w:t xml:space="preserve"> НИ ТГУ, </w:t>
      </w:r>
      <w:hyperlink r:id="rId7" w:tgtFrame="_blank" w:history="1">
        <w:r w:rsidR="000813A6">
          <w:rPr>
            <w:rStyle w:val="a6"/>
          </w:rPr>
          <w:t>https://us06web.zoom.us/j/82198571221?pwd=eEFDVHRQcDlWYTRFNUw2SUJvLzYvUT09</w:t>
        </w:r>
      </w:hyperlink>
    </w:p>
    <w:p w14:paraId="53536372" w14:textId="226CF6CF" w:rsidR="001740FA" w:rsidRPr="00B61391" w:rsidRDefault="001740FA">
      <w:pPr>
        <w:rPr>
          <w:b/>
          <w:bCs/>
        </w:rPr>
      </w:pPr>
      <w:r w:rsidRPr="00B61391">
        <w:rPr>
          <w:b/>
          <w:bCs/>
        </w:rPr>
        <w:t>Научные руководители:</w:t>
      </w:r>
    </w:p>
    <w:p w14:paraId="49453984" w14:textId="2ED3793F" w:rsidR="001740FA" w:rsidRDefault="001740FA" w:rsidP="001740FA">
      <w:pPr>
        <w:pStyle w:val="a3"/>
        <w:numPr>
          <w:ilvl w:val="0"/>
          <w:numId w:val="4"/>
        </w:numPr>
      </w:pPr>
      <w:r>
        <w:t>В.П. Демкин, доктор физико-математических наук, профессор, кафедра общей и экспериментальной физики, физический факультет, Национальный Исследовательский Томский Государственный Университет</w:t>
      </w:r>
      <w:r w:rsidR="00E545BF">
        <w:t>, Томск, Россия</w:t>
      </w:r>
    </w:p>
    <w:p w14:paraId="64A71D8B" w14:textId="3D47113F" w:rsidR="001740FA" w:rsidRDefault="001740FA" w:rsidP="001740FA">
      <w:pPr>
        <w:pStyle w:val="a3"/>
        <w:numPr>
          <w:ilvl w:val="0"/>
          <w:numId w:val="4"/>
        </w:numPr>
      </w:pPr>
      <w:r>
        <w:t xml:space="preserve">Г. </w:t>
      </w:r>
      <w:proofErr w:type="spellStart"/>
      <w:r>
        <w:t>Кингма</w:t>
      </w:r>
      <w:proofErr w:type="spellEnd"/>
      <w:r>
        <w:t xml:space="preserve">, </w:t>
      </w:r>
      <w:r>
        <w:rPr>
          <w:lang w:val="en-US"/>
        </w:rPr>
        <w:t>PhD</w:t>
      </w:r>
      <w:r>
        <w:t>, профессор, факультет здоровья, медицины и наук о жизни, Университет Маастрихта</w:t>
      </w:r>
      <w:r w:rsidR="00E545BF">
        <w:t>, Маастрихт, Нидерланды</w:t>
      </w:r>
    </w:p>
    <w:p w14:paraId="53F683EF" w14:textId="36DB6F3F" w:rsidR="001740FA" w:rsidRPr="00B61391" w:rsidRDefault="001740FA" w:rsidP="001740FA">
      <w:pPr>
        <w:rPr>
          <w:b/>
          <w:bCs/>
        </w:rPr>
      </w:pPr>
      <w:r w:rsidRPr="00B61391">
        <w:rPr>
          <w:b/>
          <w:bCs/>
        </w:rPr>
        <w:t>Официальные оппоненты:</w:t>
      </w:r>
    </w:p>
    <w:p w14:paraId="1B478C32" w14:textId="342C4E64" w:rsidR="001740FA" w:rsidRDefault="003A13E0" w:rsidP="001740FA">
      <w:pPr>
        <w:pStyle w:val="a3"/>
        <w:numPr>
          <w:ilvl w:val="0"/>
          <w:numId w:val="5"/>
        </w:numPr>
      </w:pPr>
      <w:r>
        <w:t xml:space="preserve">Винсент </w:t>
      </w:r>
      <w:proofErr w:type="spellStart"/>
      <w:r>
        <w:t>ван</w:t>
      </w:r>
      <w:proofErr w:type="spellEnd"/>
      <w:r>
        <w:t xml:space="preserve"> </w:t>
      </w:r>
      <w:proofErr w:type="spellStart"/>
      <w:r>
        <w:t>Ромпайе</w:t>
      </w:r>
      <w:proofErr w:type="spellEnd"/>
      <w:r>
        <w:t xml:space="preserve">, </w:t>
      </w:r>
      <w:r>
        <w:rPr>
          <w:lang w:val="en-US"/>
        </w:rPr>
        <w:t>PhD</w:t>
      </w:r>
      <w:r>
        <w:t>, профессор, факультет медицины и наук о жизни, Университет Антверпена, Антверпен, Бельгия</w:t>
      </w:r>
    </w:p>
    <w:p w14:paraId="25C34312" w14:textId="176A83C7" w:rsidR="001740FA" w:rsidRPr="00F85CBB" w:rsidRDefault="00F85CBB" w:rsidP="001740FA">
      <w:pPr>
        <w:pStyle w:val="a3"/>
        <w:numPr>
          <w:ilvl w:val="0"/>
          <w:numId w:val="5"/>
        </w:numPr>
      </w:pPr>
      <w:proofErr w:type="spellStart"/>
      <w:r w:rsidRPr="00F85CBB">
        <w:t>Гусакова</w:t>
      </w:r>
      <w:proofErr w:type="spellEnd"/>
      <w:r w:rsidRPr="00F85CBB">
        <w:t xml:space="preserve"> Светлана Валерьевна, доктор медицинских наук, профессор, медико-биологический факультет, кафедра биофизики и функциональной диагностики, Сибирский Государственный Медицинский Университет, Томск, Россия</w:t>
      </w:r>
    </w:p>
    <w:p w14:paraId="7DF80AFF" w14:textId="2FCAD83E" w:rsidR="001740FA" w:rsidRPr="00B61391" w:rsidRDefault="001740FA" w:rsidP="001740FA">
      <w:pPr>
        <w:rPr>
          <w:b/>
          <w:bCs/>
        </w:rPr>
      </w:pPr>
      <w:r w:rsidRPr="00B61391">
        <w:rPr>
          <w:b/>
          <w:bCs/>
        </w:rPr>
        <w:t>Председатель совета по защите PhD диссертации:</w:t>
      </w:r>
    </w:p>
    <w:p w14:paraId="1EA738B4" w14:textId="596B7F80" w:rsidR="001740FA" w:rsidRDefault="001740FA">
      <w:pPr>
        <w:rPr>
          <w:b/>
          <w:bCs/>
        </w:rPr>
      </w:pPr>
      <w:r w:rsidRPr="001740FA">
        <w:t xml:space="preserve">Ю.В. Кистенев, </w:t>
      </w:r>
      <w:r>
        <w:t xml:space="preserve">доктор физико-математических наук, профессор, кафедра общей и экспериментальной физики, физический факультет, Национальный Исследовательский Томский Государственный Университет, 634050, пр. Ленина, 36, </w:t>
      </w:r>
      <w:r w:rsidRPr="001740FA">
        <w:t>yuk@iao.ru</w:t>
      </w:r>
    </w:p>
    <w:p w14:paraId="52A3BBBC" w14:textId="64F0F982" w:rsidR="001740FA" w:rsidRPr="00A43740" w:rsidRDefault="00206993" w:rsidP="001740FA">
      <w:pPr>
        <w:jc w:val="center"/>
        <w:rPr>
          <w:b/>
          <w:bCs/>
        </w:rPr>
      </w:pPr>
      <w:r w:rsidRPr="00A43740">
        <w:rPr>
          <w:b/>
          <w:bCs/>
        </w:rPr>
        <w:t>Аннотация диссертации</w:t>
      </w:r>
    </w:p>
    <w:p w14:paraId="566DDA4B" w14:textId="2F365691" w:rsidR="00206993" w:rsidRPr="001740FA" w:rsidRDefault="00206993" w:rsidP="001740FA">
      <w:pPr>
        <w:pStyle w:val="a3"/>
        <w:numPr>
          <w:ilvl w:val="0"/>
          <w:numId w:val="6"/>
        </w:numPr>
        <w:rPr>
          <w:b/>
          <w:bCs/>
        </w:rPr>
      </w:pPr>
      <w:r w:rsidRPr="001740FA">
        <w:rPr>
          <w:b/>
          <w:bCs/>
        </w:rPr>
        <w:t>Название</w:t>
      </w:r>
    </w:p>
    <w:p w14:paraId="7AC9A4C6" w14:textId="2B082DCC" w:rsidR="00206993" w:rsidRDefault="00206993" w:rsidP="00206993">
      <w:pPr>
        <w:ind w:left="360"/>
      </w:pPr>
      <w:r>
        <w:t>Биофизика вестибулярного импланта</w:t>
      </w:r>
    </w:p>
    <w:p w14:paraId="73D1A28E" w14:textId="6E298469" w:rsidR="00206993" w:rsidRPr="00DF1455" w:rsidRDefault="0074593D" w:rsidP="001740FA">
      <w:pPr>
        <w:pStyle w:val="a3"/>
        <w:numPr>
          <w:ilvl w:val="0"/>
          <w:numId w:val="6"/>
        </w:numPr>
        <w:rPr>
          <w:b/>
          <w:bCs/>
        </w:rPr>
      </w:pPr>
      <w:r w:rsidRPr="00DF1455">
        <w:rPr>
          <w:b/>
          <w:bCs/>
        </w:rPr>
        <w:t>Проблема</w:t>
      </w:r>
      <w:r w:rsidR="00206993" w:rsidRPr="00DF1455">
        <w:rPr>
          <w:b/>
          <w:bCs/>
        </w:rPr>
        <w:t xml:space="preserve"> и </w:t>
      </w:r>
      <w:r w:rsidRPr="00DF1455">
        <w:rPr>
          <w:b/>
          <w:bCs/>
        </w:rPr>
        <w:t>актуальность</w:t>
      </w:r>
    </w:p>
    <w:p w14:paraId="60134A34" w14:textId="42FF065F" w:rsidR="00206993" w:rsidRDefault="00206993" w:rsidP="00206993">
      <w:pPr>
        <w:ind w:left="360"/>
      </w:pPr>
      <w:r>
        <w:t xml:space="preserve">У каждого здорового человека есть два вестибулярных органа. Эти органы расположены в височной кости и являются частью внутреннего уха, и вместе с улиткой (орган слуха) составляют т.н. лабиринт. Вестибулярный орган расположен в вестибулярной части лабиринта, вестибулярном лабиринте, и содержит пять сенсоров: три полукружных канала, которые регистрируют угловые ускорения, и два </w:t>
      </w:r>
      <w:proofErr w:type="spellStart"/>
      <w:r>
        <w:t>отолитовых</w:t>
      </w:r>
      <w:proofErr w:type="spellEnd"/>
      <w:r>
        <w:t xml:space="preserve"> органа, которые регистрируют линейные ускорения, наклон головы и (хотя менее чувствительно) угловые ускорения.</w:t>
      </w:r>
      <w:r w:rsidR="00603788" w:rsidRPr="00603788">
        <w:t xml:space="preserve"> </w:t>
      </w:r>
      <w:r w:rsidR="00603788">
        <w:t>Мозг вычисляет скорость головы в 3</w:t>
      </w:r>
      <w:r w:rsidR="00603788">
        <w:rPr>
          <w:lang w:val="en-US"/>
        </w:rPr>
        <w:t>D</w:t>
      </w:r>
      <w:r w:rsidR="00603788" w:rsidRPr="00603788">
        <w:t xml:space="preserve"> </w:t>
      </w:r>
      <w:r w:rsidR="00603788">
        <w:t>и наклоны головы на основании информации 10 акселерометров, расположенных в двух органах равновесия.</w:t>
      </w:r>
      <w:r w:rsidR="00FD6105">
        <w:t xml:space="preserve"> Вестибулярные органы имеют решающее значение для</w:t>
      </w:r>
      <w:r w:rsidR="00FD6105" w:rsidRPr="00FD6105">
        <w:t xml:space="preserve"> </w:t>
      </w:r>
      <w:r w:rsidR="00FD6105">
        <w:t xml:space="preserve">способности стабилизации взгляда, </w:t>
      </w:r>
      <w:r w:rsidR="00A90AB1">
        <w:t xml:space="preserve">поддержания </w:t>
      </w:r>
      <w:r w:rsidR="00FD6105">
        <w:t>равновесия и ориентации в пространстве.</w:t>
      </w:r>
      <w:r w:rsidR="00235EBC">
        <w:t xml:space="preserve"> К сожалению, по различным причинам, функция органов равновесия может снижаться, результатом чего является вестибулярная гипофункция.</w:t>
      </w:r>
      <w:r w:rsidR="00F54172">
        <w:t xml:space="preserve"> Особенно в случае двусторонней </w:t>
      </w:r>
      <w:proofErr w:type="spellStart"/>
      <w:r w:rsidR="00F54172">
        <w:t>вестибулопатии</w:t>
      </w:r>
      <w:proofErr w:type="spellEnd"/>
      <w:r w:rsidR="00F54172">
        <w:t xml:space="preserve"> (тяжелая двусторонняя гипофункция двух вестибулярных органов) пациенты часто жалуются на дисбаланс, ухудшающийся в темноте или на нетвердой поверхности, и </w:t>
      </w:r>
      <w:proofErr w:type="spellStart"/>
      <w:r w:rsidR="00F54172">
        <w:t>осциллопсию</w:t>
      </w:r>
      <w:proofErr w:type="spellEnd"/>
      <w:r w:rsidR="00F54172">
        <w:t xml:space="preserve"> (иллюзорное движение окружающего мира). Последняя </w:t>
      </w:r>
      <w:r w:rsidR="00F54172">
        <w:lastRenderedPageBreak/>
        <w:t xml:space="preserve">возникает из-за нарушения механизмов стабилизации взгляда. </w:t>
      </w:r>
      <w:r w:rsidR="00254A48">
        <w:t>Результатом э</w:t>
      </w:r>
      <w:r w:rsidR="00F54172">
        <w:t>ти</w:t>
      </w:r>
      <w:r w:rsidR="00254A48">
        <w:t>х</w:t>
      </w:r>
      <w:r w:rsidR="00F54172">
        <w:t xml:space="preserve"> симптом</w:t>
      </w:r>
      <w:r w:rsidR="00254A48">
        <w:t xml:space="preserve">ов становится ухудшение здоровья и повышенный риск падения. К сожалению, вестибулярную гипофункцию очень трудно лечить. Таким образом, необходимо разработать подходящие варианты лечения, </w:t>
      </w:r>
      <w:r w:rsidR="0074593D">
        <w:t>особенно, потому что</w:t>
      </w:r>
      <w:r w:rsidR="00254A48">
        <w:t xml:space="preserve"> вестибулярная гипофункция появляется чаще, чем ожидалось ранее: более 1% </w:t>
      </w:r>
      <w:r w:rsidR="006F1904">
        <w:t xml:space="preserve">всего </w:t>
      </w:r>
      <w:r w:rsidR="00254A48">
        <w:t>населения, и более 32% пожилых людей с жалобами на головокружение.</w:t>
      </w:r>
    </w:p>
    <w:p w14:paraId="195A26E0" w14:textId="4D0D51D1" w:rsidR="00FA0A90" w:rsidRPr="00DF1455" w:rsidRDefault="00FA0A90" w:rsidP="001740FA">
      <w:pPr>
        <w:pStyle w:val="a3"/>
        <w:numPr>
          <w:ilvl w:val="0"/>
          <w:numId w:val="6"/>
        </w:numPr>
        <w:rPr>
          <w:b/>
          <w:bCs/>
        </w:rPr>
      </w:pPr>
      <w:r w:rsidRPr="00DF1455">
        <w:rPr>
          <w:b/>
          <w:bCs/>
        </w:rPr>
        <w:t>Задачи</w:t>
      </w:r>
    </w:p>
    <w:p w14:paraId="1D7903D0" w14:textId="4A75A264" w:rsidR="006D40E9" w:rsidRDefault="006D40E9" w:rsidP="006D40E9">
      <w:pPr>
        <w:pStyle w:val="a3"/>
        <w:numPr>
          <w:ilvl w:val="0"/>
          <w:numId w:val="2"/>
        </w:numPr>
      </w:pPr>
      <w:r>
        <w:t xml:space="preserve">получить глубокое представление о функции здоровой вестибулярной системы с физической и физиологической точки зрения и описать, как вестибулярная система работает </w:t>
      </w:r>
      <w:r w:rsidR="006F1904">
        <w:t>совместно</w:t>
      </w:r>
      <w:r>
        <w:t xml:space="preserve"> с</w:t>
      </w:r>
      <w:r w:rsidR="00381ECF">
        <w:t>о</w:t>
      </w:r>
      <w:r>
        <w:t xml:space="preserve"> зр</w:t>
      </w:r>
      <w:r w:rsidR="00381ECF">
        <w:t>ением</w:t>
      </w:r>
      <w:r>
        <w:t xml:space="preserve"> и соматосенсорн</w:t>
      </w:r>
      <w:r w:rsidR="00381ECF">
        <w:t>ой системой</w:t>
      </w:r>
    </w:p>
    <w:p w14:paraId="46941270" w14:textId="330C8895" w:rsidR="006D40E9" w:rsidRDefault="006D40E9" w:rsidP="006D40E9">
      <w:pPr>
        <w:pStyle w:val="a3"/>
        <w:numPr>
          <w:ilvl w:val="0"/>
          <w:numId w:val="2"/>
        </w:numPr>
      </w:pPr>
      <w:r>
        <w:t>Описать наиболее часто используемые лабораторные исследования с акцентом на их выполнение и анализ.</w:t>
      </w:r>
    </w:p>
    <w:p w14:paraId="39941E4A" w14:textId="1DE3B950" w:rsidR="006D40E9" w:rsidRDefault="006D40E9" w:rsidP="006D40E9">
      <w:pPr>
        <w:pStyle w:val="a3"/>
        <w:numPr>
          <w:ilvl w:val="0"/>
          <w:numId w:val="2"/>
        </w:numPr>
      </w:pPr>
      <w:r>
        <w:t xml:space="preserve">Провести эксперименты с использованием специально разработанного </w:t>
      </w:r>
      <w:r w:rsidR="00381ECF">
        <w:t>пояса равновесия (</w:t>
      </w:r>
      <w:r w:rsidR="00381ECF">
        <w:rPr>
          <w:lang w:val="en-US"/>
        </w:rPr>
        <w:t>balan</w:t>
      </w:r>
      <w:r w:rsidR="006F1904">
        <w:rPr>
          <w:lang w:val="en-US"/>
        </w:rPr>
        <w:t>c</w:t>
      </w:r>
      <w:r w:rsidR="00381ECF">
        <w:rPr>
          <w:lang w:val="en-US"/>
        </w:rPr>
        <w:t>e</w:t>
      </w:r>
      <w:r w:rsidR="00381ECF" w:rsidRPr="00381ECF">
        <w:t xml:space="preserve"> </w:t>
      </w:r>
      <w:r w:rsidR="00381ECF">
        <w:rPr>
          <w:lang w:val="en-US"/>
        </w:rPr>
        <w:t>belt</w:t>
      </w:r>
      <w:r w:rsidR="00381ECF">
        <w:t>)</w:t>
      </w:r>
      <w:r>
        <w:t>, направленного на уменьшение дисбаланса, включая тактильную обратную связь 300 Гц.</w:t>
      </w:r>
    </w:p>
    <w:p w14:paraId="025AE14A" w14:textId="034A4ABC" w:rsidR="006D40E9" w:rsidRDefault="00254B61" w:rsidP="006D40E9">
      <w:pPr>
        <w:pStyle w:val="a3"/>
        <w:numPr>
          <w:ilvl w:val="0"/>
          <w:numId w:val="2"/>
        </w:numPr>
      </w:pPr>
      <w:r>
        <w:t>разработка</w:t>
      </w:r>
      <w:r w:rsidR="006D40E9">
        <w:t xml:space="preserve"> подхода, основанного на анатомии, </w:t>
      </w:r>
      <w:r>
        <w:t xml:space="preserve">построенной из </w:t>
      </w:r>
      <w:r w:rsidR="006D40E9">
        <w:t>3D-реконструированных</w:t>
      </w:r>
      <w:r>
        <w:t xml:space="preserve"> КТ изображений</w:t>
      </w:r>
      <w:r w:rsidR="006D40E9">
        <w:t xml:space="preserve"> полукружных каналов человека</w:t>
      </w:r>
      <w:r>
        <w:t>,</w:t>
      </w:r>
      <w:r w:rsidR="006D40E9">
        <w:t xml:space="preserve"> для статистического достижения наиболее точного размещения электродов и </w:t>
      </w:r>
      <w:r w:rsidR="006F1904">
        <w:t xml:space="preserve">определения </w:t>
      </w:r>
      <w:r w:rsidR="006D40E9">
        <w:t xml:space="preserve">оптимального количества и положения электрических контактов </w:t>
      </w:r>
      <w:r>
        <w:t xml:space="preserve">каждого </w:t>
      </w:r>
      <w:r w:rsidR="006D40E9">
        <w:t>электрод</w:t>
      </w:r>
      <w:r>
        <w:t>а</w:t>
      </w:r>
      <w:r w:rsidR="006D40E9">
        <w:t>.</w:t>
      </w:r>
    </w:p>
    <w:p w14:paraId="738196A4" w14:textId="05A13455" w:rsidR="006D40E9" w:rsidRDefault="006D40E9" w:rsidP="006D40E9">
      <w:pPr>
        <w:pStyle w:val="a3"/>
        <w:numPr>
          <w:ilvl w:val="0"/>
          <w:numId w:val="2"/>
        </w:numPr>
      </w:pPr>
      <w:r>
        <w:t xml:space="preserve">Провести эксперименты </w:t>
      </w:r>
      <w:r w:rsidR="00306BE3">
        <w:t>в группе</w:t>
      </w:r>
      <w:r>
        <w:t xml:space="preserve"> пациентов с двусторонней </w:t>
      </w:r>
      <w:proofErr w:type="spellStart"/>
      <w:r>
        <w:t>вестибулопатией</w:t>
      </w:r>
      <w:proofErr w:type="spellEnd"/>
      <w:r>
        <w:t xml:space="preserve"> с использованием </w:t>
      </w:r>
      <w:r w:rsidR="00A90AB1">
        <w:t xml:space="preserve">амплитудно-модулированной </w:t>
      </w:r>
      <w:r>
        <w:t>электр</w:t>
      </w:r>
      <w:r w:rsidR="00A90AB1">
        <w:t xml:space="preserve">ической </w:t>
      </w:r>
      <w:r>
        <w:t>стимуляции вестибулярным имплантом.</w:t>
      </w:r>
    </w:p>
    <w:p w14:paraId="1308A488" w14:textId="7D3AD2EA" w:rsidR="00FA0A90" w:rsidRDefault="006D40E9" w:rsidP="006D40E9">
      <w:pPr>
        <w:pStyle w:val="a3"/>
        <w:numPr>
          <w:ilvl w:val="0"/>
          <w:numId w:val="2"/>
        </w:numPr>
      </w:pPr>
      <w:r>
        <w:t>Изучить, позволяет ли электропроводность вестибулярного лабиринта напрямую стимулировать близлежащий нижний вестибулярный нерв</w:t>
      </w:r>
      <w:r w:rsidR="006F1904">
        <w:t xml:space="preserve"> посредством электрической стимуляции полукружного канала</w:t>
      </w:r>
      <w:r>
        <w:t>.</w:t>
      </w:r>
    </w:p>
    <w:p w14:paraId="4C5DA689" w14:textId="77777777" w:rsidR="00DF1455" w:rsidRDefault="00DF1455" w:rsidP="00DF1455"/>
    <w:p w14:paraId="73908412" w14:textId="78984215" w:rsidR="00381ECF" w:rsidRPr="00DF1455" w:rsidRDefault="00381ECF" w:rsidP="001740FA">
      <w:pPr>
        <w:pStyle w:val="a3"/>
        <w:numPr>
          <w:ilvl w:val="0"/>
          <w:numId w:val="6"/>
        </w:numPr>
        <w:rPr>
          <w:b/>
          <w:bCs/>
        </w:rPr>
      </w:pPr>
      <w:r w:rsidRPr="00DF1455">
        <w:rPr>
          <w:b/>
          <w:bCs/>
        </w:rPr>
        <w:t>Цель</w:t>
      </w:r>
    </w:p>
    <w:p w14:paraId="042C132C" w14:textId="62512D0C" w:rsidR="00381ECF" w:rsidRDefault="00381ECF" w:rsidP="00381ECF">
      <w:r>
        <w:t>Эта диссертация направлена на биологические аспекты разработки вестибулярного протеза для пациентов с тяжелой потерей вестибулярной функции.</w:t>
      </w:r>
    </w:p>
    <w:p w14:paraId="5F3A13CD" w14:textId="329F228A" w:rsidR="00EB3FB6" w:rsidRPr="00DF1455" w:rsidRDefault="00EB3FB6" w:rsidP="001740FA">
      <w:pPr>
        <w:pStyle w:val="a3"/>
        <w:numPr>
          <w:ilvl w:val="0"/>
          <w:numId w:val="6"/>
        </w:numPr>
        <w:rPr>
          <w:b/>
          <w:bCs/>
        </w:rPr>
      </w:pPr>
      <w:r w:rsidRPr="00DF1455">
        <w:rPr>
          <w:b/>
          <w:bCs/>
        </w:rPr>
        <w:t>Защищаемые положения</w:t>
      </w:r>
    </w:p>
    <w:p w14:paraId="1DFCC43A" w14:textId="4BDC8C74" w:rsidR="00115A38" w:rsidRDefault="00115A38" w:rsidP="008317C9">
      <w:pPr>
        <w:pStyle w:val="a3"/>
        <w:numPr>
          <w:ilvl w:val="0"/>
          <w:numId w:val="3"/>
        </w:numPr>
      </w:pPr>
      <w:r>
        <w:t>Биофизический анализ показал</w:t>
      </w:r>
      <w:r w:rsidR="00186217">
        <w:t>,</w:t>
      </w:r>
      <w:r>
        <w:t xml:space="preserve"> что простой </w:t>
      </w:r>
      <w:r w:rsidRPr="00115A38">
        <w:t>3</w:t>
      </w:r>
      <w:r w:rsidRPr="008317C9">
        <w:rPr>
          <w:lang w:val="en-US"/>
        </w:rPr>
        <w:t>D</w:t>
      </w:r>
      <w:r w:rsidRPr="00115A38">
        <w:t xml:space="preserve"> </w:t>
      </w:r>
      <w:r>
        <w:t>гироскоп, замещающи</w:t>
      </w:r>
      <w:r w:rsidR="00186217">
        <w:t>й</w:t>
      </w:r>
      <w:r>
        <w:t xml:space="preserve"> сложный человеческий вестибулярный лабиринт, способен восстановить основные вестибулярные функции используя передаточную функцию, основанную на амплитудной модуляции</w:t>
      </w:r>
    </w:p>
    <w:p w14:paraId="65C55DCA" w14:textId="04045243" w:rsidR="00115A38" w:rsidRDefault="00115A38" w:rsidP="008317C9">
      <w:pPr>
        <w:pStyle w:val="a3"/>
        <w:numPr>
          <w:ilvl w:val="0"/>
          <w:numId w:val="3"/>
        </w:numPr>
      </w:pPr>
      <w:r>
        <w:t xml:space="preserve">Компьютерная симуляция, основанная на </w:t>
      </w:r>
      <w:r w:rsidRPr="00115A38">
        <w:t>3</w:t>
      </w:r>
      <w:r w:rsidRPr="008317C9">
        <w:rPr>
          <w:lang w:val="en-US"/>
        </w:rPr>
        <w:t>D</w:t>
      </w:r>
      <w:r>
        <w:t xml:space="preserve"> реконструированных КТ-изображениях полукружных каналов человека</w:t>
      </w:r>
      <w:r w:rsidR="00186217">
        <w:t>,</w:t>
      </w:r>
      <w:r>
        <w:t xml:space="preserve"> позволила статистически достичь наиболее точного расположения электродов</w:t>
      </w:r>
      <w:r w:rsidR="00D344A4">
        <w:t>, а также</w:t>
      </w:r>
      <w:r w:rsidR="00306BE3">
        <w:t xml:space="preserve"> рассчитать</w:t>
      </w:r>
      <w:r>
        <w:t xml:space="preserve"> оптимально</w:t>
      </w:r>
      <w:r w:rsidR="00306BE3">
        <w:t>е</w:t>
      </w:r>
      <w:r>
        <w:t xml:space="preserve"> числ</w:t>
      </w:r>
      <w:r w:rsidR="00306BE3">
        <w:t>о</w:t>
      </w:r>
      <w:r>
        <w:t xml:space="preserve"> и положени</w:t>
      </w:r>
      <w:r w:rsidR="00306BE3">
        <w:t>е</w:t>
      </w:r>
      <w:r>
        <w:t xml:space="preserve"> электрических контактов на каждом электроде</w:t>
      </w:r>
    </w:p>
    <w:p w14:paraId="5D71A17C" w14:textId="26BA3DB1" w:rsidR="00115A38" w:rsidRDefault="00115A38" w:rsidP="008317C9">
      <w:pPr>
        <w:pStyle w:val="a3"/>
        <w:numPr>
          <w:ilvl w:val="0"/>
          <w:numId w:val="3"/>
        </w:numPr>
      </w:pPr>
      <w:r>
        <w:t>Произведенные расчеты и</w:t>
      </w:r>
      <w:r w:rsidR="00186217">
        <w:t xml:space="preserve"> проведенные</w:t>
      </w:r>
      <w:r>
        <w:t xml:space="preserve"> эксперименты с использованием</w:t>
      </w:r>
      <w:r w:rsidRPr="00115A38">
        <w:t xml:space="preserve"> </w:t>
      </w:r>
      <w:r>
        <w:t>специально разработанного пояса равновесия (</w:t>
      </w:r>
      <w:r w:rsidRPr="008317C9">
        <w:rPr>
          <w:lang w:val="en-US"/>
        </w:rPr>
        <w:t>balance</w:t>
      </w:r>
      <w:r w:rsidRPr="00115A38">
        <w:t xml:space="preserve"> </w:t>
      </w:r>
      <w:r w:rsidRPr="008317C9">
        <w:rPr>
          <w:lang w:val="en-US"/>
        </w:rPr>
        <w:t>belt</w:t>
      </w:r>
      <w:r>
        <w:t xml:space="preserve">) для уменьшения дисбаланса, включающего в себя 12 </w:t>
      </w:r>
      <w:r w:rsidR="008317C9">
        <w:t xml:space="preserve">вибрационных моторов (т.н. </w:t>
      </w:r>
      <w:proofErr w:type="spellStart"/>
      <w:r>
        <w:t>такторов</w:t>
      </w:r>
      <w:proofErr w:type="spellEnd"/>
      <w:r w:rsidR="008317C9">
        <w:t>)</w:t>
      </w:r>
      <w:r>
        <w:t>, располо</w:t>
      </w:r>
      <w:r w:rsidR="00186217">
        <w:t>ж</w:t>
      </w:r>
      <w:r>
        <w:t>енных вокруг пояса и производящих 300 Гц тактильную стимуляцию (4 Гц частота повторения и 30% скважность)</w:t>
      </w:r>
      <w:r w:rsidR="00186217">
        <w:t>, показали, что передаточная функция должна быть охарактеризована чувствительностью (</w:t>
      </w:r>
      <w:proofErr w:type="spellStart"/>
      <w:r w:rsidR="00186217">
        <w:t>гейном</w:t>
      </w:r>
      <w:proofErr w:type="spellEnd"/>
      <w:r w:rsidR="00186217">
        <w:t xml:space="preserve">), результирующей в </w:t>
      </w:r>
      <w:r w:rsidR="008317C9">
        <w:t xml:space="preserve">небольшой </w:t>
      </w:r>
      <w:proofErr w:type="spellStart"/>
      <w:r w:rsidR="00186217">
        <w:t>надпогоровой</w:t>
      </w:r>
      <w:proofErr w:type="spellEnd"/>
      <w:r w:rsidR="00186217">
        <w:t xml:space="preserve"> стимуляции</w:t>
      </w:r>
      <w:r w:rsidR="008317C9">
        <w:t xml:space="preserve">. </w:t>
      </w:r>
      <w:proofErr w:type="spellStart"/>
      <w:r w:rsidR="008317C9">
        <w:t>Такторы</w:t>
      </w:r>
      <w:proofErr w:type="spellEnd"/>
      <w:r w:rsidR="008317C9">
        <w:t xml:space="preserve"> должны активироваться при наклоне туловища более чем на 2,5 градуса относительно вектора гравитации и деактивироваться при угле наклона равном 1,5 градуса (1 градус гистерезис, чтобы предотвратить колебания)</w:t>
      </w:r>
    </w:p>
    <w:p w14:paraId="51DD79EE" w14:textId="1B6CB4D3" w:rsidR="008317C9" w:rsidRDefault="008317C9" w:rsidP="008317C9">
      <w:pPr>
        <w:pStyle w:val="a3"/>
        <w:numPr>
          <w:ilvl w:val="0"/>
          <w:numId w:val="3"/>
        </w:numPr>
      </w:pPr>
      <w:r>
        <w:lastRenderedPageBreak/>
        <w:t>Было показано, что электрическая проводимость вестибулярного лабиринта такова, что электрическая стимуляция полукружных каналов похоже также напрямую стимулирует ближайший нижний вестибулярный нерв</w:t>
      </w:r>
    </w:p>
    <w:p w14:paraId="3461C15E" w14:textId="77777777" w:rsidR="00DF1455" w:rsidRDefault="00DF1455" w:rsidP="00DF1455"/>
    <w:p w14:paraId="5CDC3944" w14:textId="61076BCD" w:rsidR="008317C9" w:rsidRPr="00DF1455" w:rsidRDefault="008317C9" w:rsidP="001740FA">
      <w:pPr>
        <w:pStyle w:val="a3"/>
        <w:numPr>
          <w:ilvl w:val="0"/>
          <w:numId w:val="6"/>
        </w:numPr>
        <w:rPr>
          <w:b/>
          <w:bCs/>
        </w:rPr>
      </w:pPr>
      <w:r w:rsidRPr="00DF1455">
        <w:rPr>
          <w:b/>
          <w:bCs/>
        </w:rPr>
        <w:t>Основные результаты диссертации и их значимость</w:t>
      </w:r>
    </w:p>
    <w:p w14:paraId="6A51127F" w14:textId="544F934C" w:rsidR="00E62E80" w:rsidRDefault="00E62E80" w:rsidP="008317C9">
      <w:r>
        <w:t>В г</w:t>
      </w:r>
      <w:r w:rsidR="008317C9">
        <w:t>лав</w:t>
      </w:r>
      <w:r>
        <w:t>е</w:t>
      </w:r>
      <w:r w:rsidR="008317C9">
        <w:t xml:space="preserve"> 2 показа</w:t>
      </w:r>
      <w:r>
        <w:t>но</w:t>
      </w:r>
      <w:r w:rsidR="008317C9">
        <w:t>, что</w:t>
      </w:r>
      <w:r>
        <w:t xml:space="preserve"> с точки зрения биофизики, функция </w:t>
      </w:r>
      <w:r w:rsidR="00D344A4">
        <w:t xml:space="preserve">вестибулярного аппарата </w:t>
      </w:r>
      <w:r>
        <w:t>отлична от описанной ранее в литературе</w:t>
      </w:r>
      <w:r w:rsidR="00D344A4">
        <w:t>:</w:t>
      </w:r>
      <w:r>
        <w:t xml:space="preserve"> </w:t>
      </w:r>
      <w:r w:rsidR="00D344A4">
        <w:t>особенно отличается ф</w:t>
      </w:r>
      <w:r>
        <w:t xml:space="preserve">ункция </w:t>
      </w:r>
      <w:proofErr w:type="spellStart"/>
      <w:r>
        <w:t>отолитовых</w:t>
      </w:r>
      <w:proofErr w:type="spellEnd"/>
      <w:r>
        <w:t xml:space="preserve"> органов. Из-за </w:t>
      </w:r>
      <w:r w:rsidR="00D344A4">
        <w:t xml:space="preserve">присутствия </w:t>
      </w:r>
      <w:r>
        <w:t xml:space="preserve">центробежных сил </w:t>
      </w:r>
      <w:r w:rsidR="00D344A4">
        <w:t xml:space="preserve">во время вращений </w:t>
      </w:r>
      <w:proofErr w:type="spellStart"/>
      <w:r>
        <w:t>отолитовые</w:t>
      </w:r>
      <w:proofErr w:type="spellEnd"/>
      <w:r>
        <w:t xml:space="preserve"> органы также чувствительны к угловым ускорениям и работают в дополнение к полукружным каналам во время таких типов движений.</w:t>
      </w:r>
    </w:p>
    <w:p w14:paraId="74BF8491" w14:textId="4AC7BC47" w:rsidR="008317C9" w:rsidRDefault="00E62E80" w:rsidP="008317C9">
      <w:r>
        <w:t>В глав</w:t>
      </w:r>
      <w:r w:rsidR="003C05DC">
        <w:t>е</w:t>
      </w:r>
      <w:r>
        <w:t xml:space="preserve"> 3 показано, что</w:t>
      </w:r>
      <w:r w:rsidR="00C65E90">
        <w:t xml:space="preserve"> существующим </w:t>
      </w:r>
      <w:r w:rsidR="00C65E90">
        <w:rPr>
          <w:lang w:val="en-US"/>
        </w:rPr>
        <w:t>hi</w:t>
      </w:r>
      <w:r w:rsidR="00C65E90" w:rsidRPr="00C65E90">
        <w:t>-</w:t>
      </w:r>
      <w:r w:rsidR="00C65E90">
        <w:rPr>
          <w:lang w:val="en-US"/>
        </w:rPr>
        <w:t>end</w:t>
      </w:r>
      <w:r w:rsidR="00C65E90" w:rsidRPr="00C65E90">
        <w:t xml:space="preserve"> </w:t>
      </w:r>
      <w:r w:rsidR="00C65E90">
        <w:t xml:space="preserve">методам тестирования вестибулярной функции до сих пор присущ ряд ограничений, вызовов и «подводных камней». Это особенно ярко выражено, если тесты проводятся неправильно. Поскольку не существует мирового стандарта о проведении и интерпретации данных тестов, необходимо достичь консенсуса о том, когда и как проводить тест. Только таким образом лабораторное тестирование высокого стандарта мирового уровня может быть достигнуто. Это улучшит процесс диагностирования пациентов страдающих двусторонней </w:t>
      </w:r>
      <w:proofErr w:type="spellStart"/>
      <w:r w:rsidR="00C65E90">
        <w:t>вестибулопатией</w:t>
      </w:r>
      <w:proofErr w:type="spellEnd"/>
      <w:r w:rsidR="00C65E90">
        <w:t>, что в свою очередь приведет к тому, что большее количество пациентов смогут</w:t>
      </w:r>
      <w:r w:rsidR="006F1904">
        <w:t xml:space="preserve"> получить пользу</w:t>
      </w:r>
      <w:r w:rsidR="00C65E90" w:rsidRPr="00C65E90">
        <w:t xml:space="preserve"> </w:t>
      </w:r>
      <w:r w:rsidR="00C65E90">
        <w:t>от появляющихся вариантов лечения, таких как пояс равновесия и вестибулярный имплант.</w:t>
      </w:r>
    </w:p>
    <w:p w14:paraId="3F1D0594" w14:textId="061888E8" w:rsidR="00C65E90" w:rsidRDefault="00C65E90" w:rsidP="008317C9">
      <w:r>
        <w:t xml:space="preserve">В главе 4, произведенные расчеты и эксперименты со специально разработанным поясом равновесия, направленным на уменьшение дисбаланса и включающего в себя 12 </w:t>
      </w:r>
      <w:proofErr w:type="spellStart"/>
      <w:r>
        <w:t>вибро</w:t>
      </w:r>
      <w:proofErr w:type="spellEnd"/>
      <w:r>
        <w:t>-моторов (</w:t>
      </w:r>
      <w:proofErr w:type="spellStart"/>
      <w:r>
        <w:t>такторов</w:t>
      </w:r>
      <w:proofErr w:type="spellEnd"/>
      <w:r>
        <w:t>), расположенных вокруг пояса и производящих тактильную стимуляцию с частотой 300 Гц (частота повторения 4 Гц, 30% скважность) по</w:t>
      </w:r>
      <w:r w:rsidR="003C05DC">
        <w:t>к</w:t>
      </w:r>
      <w:r>
        <w:t>азали, что передаточная функция</w:t>
      </w:r>
      <w:r w:rsidR="00B16799">
        <w:t xml:space="preserve"> должна быть охарактеризована чувствительностью (</w:t>
      </w:r>
      <w:proofErr w:type="spellStart"/>
      <w:r w:rsidR="00B16799">
        <w:t>гейном</w:t>
      </w:r>
      <w:proofErr w:type="spellEnd"/>
      <w:r w:rsidR="00B16799">
        <w:t xml:space="preserve">), результирующей в небольшой </w:t>
      </w:r>
      <w:proofErr w:type="spellStart"/>
      <w:r w:rsidR="00B16799">
        <w:t>надпогоровой</w:t>
      </w:r>
      <w:proofErr w:type="spellEnd"/>
      <w:r w:rsidR="00B16799">
        <w:t xml:space="preserve"> стимуляции и гистерезисом 1,5 градуса. Пояс равновесия, работающий по принципу сенсорного замещения, </w:t>
      </w:r>
      <w:r w:rsidR="00B16799" w:rsidRPr="00B16799">
        <w:t>может принести явную пользу предварительно выбранным пациентам помимо эффекта плацебо</w:t>
      </w:r>
      <w:r w:rsidR="00B16799">
        <w:t xml:space="preserve">. Большинство пациентов выразили желание оставить пояс равновесия себе и использовать его на постоянной основе. </w:t>
      </w:r>
      <w:r w:rsidR="00EC0044">
        <w:t xml:space="preserve">Результаты показали, </w:t>
      </w:r>
      <w:r w:rsidR="003C05DC">
        <w:t>ч</w:t>
      </w:r>
      <w:r w:rsidR="00EC0044">
        <w:t xml:space="preserve">то пояс равновесия выглядит перспективным вариантом для неинвазивного улучшения функциональности пациентов с двусторонней </w:t>
      </w:r>
      <w:proofErr w:type="spellStart"/>
      <w:r w:rsidR="00EC0044">
        <w:t>вестибулопатией</w:t>
      </w:r>
      <w:proofErr w:type="spellEnd"/>
      <w:r w:rsidR="00EC0044">
        <w:t>.</w:t>
      </w:r>
      <w:r w:rsidR="003C05DC">
        <w:t xml:space="preserve"> Применение пояса</w:t>
      </w:r>
      <w:r w:rsidR="00EC0044">
        <w:t xml:space="preserve"> будет особенно интересн</w:t>
      </w:r>
      <w:r w:rsidR="003C05DC">
        <w:t>ым</w:t>
      </w:r>
      <w:r w:rsidR="00EC0044">
        <w:t xml:space="preserve"> для пациентов, которым вестибулярная имплантация (пока) не показана</w:t>
      </w:r>
      <w:r w:rsidR="003C05DC">
        <w:t>.</w:t>
      </w:r>
      <w:r w:rsidR="00EC0044">
        <w:t xml:space="preserve"> </w:t>
      </w:r>
      <w:r w:rsidR="003C05DC">
        <w:t>И</w:t>
      </w:r>
      <w:r w:rsidR="00EC0044">
        <w:t>ли</w:t>
      </w:r>
      <w:r w:rsidR="003C05DC">
        <w:t xml:space="preserve"> пояс равновесия может быть использован</w:t>
      </w:r>
      <w:r w:rsidR="00EC0044">
        <w:t xml:space="preserve"> как инструмент, дополняющий вестибулярный имплант. </w:t>
      </w:r>
      <w:r w:rsidR="005C13EC">
        <w:t xml:space="preserve">К настоящему </w:t>
      </w:r>
      <w:r w:rsidR="00EC0044">
        <w:t>врем</w:t>
      </w:r>
      <w:r w:rsidR="005C13EC">
        <w:t>ени</w:t>
      </w:r>
      <w:r w:rsidR="00EC0044">
        <w:t xml:space="preserve"> пояс равновесия был модифицирован в легковесную версию</w:t>
      </w:r>
      <w:r w:rsidR="001A0763">
        <w:t>, а</w:t>
      </w:r>
      <w:r w:rsidR="00EC0044">
        <w:t xml:space="preserve"> новый дизайн будет апробирован в международных клинических испытаниях в нескольких центрах.</w:t>
      </w:r>
    </w:p>
    <w:p w14:paraId="008A9805" w14:textId="0AB54CE5" w:rsidR="00EC0044" w:rsidRDefault="00EC0044" w:rsidP="008317C9">
      <w:r>
        <w:t>В главе 5 показано, что структуры внутреннего уха могут быть визуализированы с большой дет</w:t>
      </w:r>
      <w:r w:rsidR="009D1499">
        <w:t>а</w:t>
      </w:r>
      <w:r>
        <w:t>лизацией в 2</w:t>
      </w:r>
      <w:r>
        <w:rPr>
          <w:lang w:val="en-US"/>
        </w:rPr>
        <w:t>D</w:t>
      </w:r>
      <w:r w:rsidRPr="00EC0044">
        <w:t xml:space="preserve"> </w:t>
      </w:r>
      <w:r>
        <w:t xml:space="preserve">и в </w:t>
      </w:r>
      <w:r w:rsidRPr="00EC0044">
        <w:t>3</w:t>
      </w:r>
      <w:r>
        <w:rPr>
          <w:lang w:val="en-US"/>
        </w:rPr>
        <w:t>D</w:t>
      </w:r>
      <w:r>
        <w:t xml:space="preserve">, используя комбинацию микро-КТ сканирования (разрешением </w:t>
      </w:r>
      <w:proofErr w:type="spellStart"/>
      <w:r>
        <w:t>вокселя</w:t>
      </w:r>
      <w:proofErr w:type="spellEnd"/>
      <w:r>
        <w:t xml:space="preserve"> до 5,5 микрометров) с </w:t>
      </w:r>
      <w:proofErr w:type="spellStart"/>
      <w:r>
        <w:rPr>
          <w:lang w:val="en-US"/>
        </w:rPr>
        <w:t>OsO</w:t>
      </w:r>
      <w:proofErr w:type="spellEnd"/>
      <w:r w:rsidRPr="009D1499">
        <w:rPr>
          <w:vertAlign w:val="subscript"/>
        </w:rPr>
        <w:t>4</w:t>
      </w:r>
      <w:r w:rsidRPr="00EC0044">
        <w:t xml:space="preserve"> </w:t>
      </w:r>
      <w:r>
        <w:t>контрастным подкрашиванием и специальны</w:t>
      </w:r>
      <w:r w:rsidR="009D1499">
        <w:t>е</w:t>
      </w:r>
      <w:r>
        <w:t xml:space="preserve"> метод</w:t>
      </w:r>
      <w:r w:rsidR="009D1499">
        <w:t>ы</w:t>
      </w:r>
      <w:r>
        <w:t xml:space="preserve"> обработки полученных изображений.</w:t>
      </w:r>
      <w:r w:rsidR="009D1499">
        <w:t xml:space="preserve"> Полученные визуализации позволили по-новому взглянуть </w:t>
      </w:r>
      <w:r>
        <w:t xml:space="preserve">на </w:t>
      </w:r>
      <w:r w:rsidRPr="00EC0044">
        <w:t>3</w:t>
      </w:r>
      <w:r>
        <w:rPr>
          <w:lang w:val="en-US"/>
        </w:rPr>
        <w:t>D</w:t>
      </w:r>
      <w:r w:rsidRPr="00EC0044">
        <w:t xml:space="preserve"> </w:t>
      </w:r>
      <w:r>
        <w:t>анатомию нервных структур внутреннего уха, которые особенно важны для разработки электродов и стратегий стимуляции нервным протезом, таким как вестибулярный имплант. Результаты показали</w:t>
      </w:r>
      <w:r w:rsidR="00854FF0">
        <w:t>,</w:t>
      </w:r>
      <w:r>
        <w:t xml:space="preserve"> что </w:t>
      </w:r>
      <w:r w:rsidR="00397B82">
        <w:t>электроды должн</w:t>
      </w:r>
      <w:r w:rsidR="00854FF0">
        <w:t>ы</w:t>
      </w:r>
      <w:r w:rsidR="00397B82">
        <w:t xml:space="preserve"> быть расположены вблизи чувствительного эпителия, </w:t>
      </w:r>
      <w:r w:rsidR="00854FF0">
        <w:t xml:space="preserve">а именно, </w:t>
      </w:r>
      <w:r w:rsidR="00397B82">
        <w:t xml:space="preserve">они должны быть имплантированы в ампулы полукружных каналов, </w:t>
      </w:r>
      <w:r w:rsidR="00397B82" w:rsidRPr="00397B82">
        <w:t>но контакт</w:t>
      </w:r>
      <w:r w:rsidR="002F207E">
        <w:t xml:space="preserve"> каждого из имплантированных электродов должен быть направлен на противоположную стену</w:t>
      </w:r>
      <w:r w:rsidR="00397B82" w:rsidRPr="00397B82">
        <w:t xml:space="preserve"> ампулы</w:t>
      </w:r>
      <w:r w:rsidR="00397B82">
        <w:t>.</w:t>
      </w:r>
    </w:p>
    <w:p w14:paraId="39EBE35C" w14:textId="244F8E94" w:rsidR="00397B82" w:rsidRDefault="00397B82" w:rsidP="008317C9">
      <w:r>
        <w:t>В главе 6 показано, что подход, основанный на вычислительной анатомии 3</w:t>
      </w:r>
      <w:r>
        <w:rPr>
          <w:lang w:val="en-US"/>
        </w:rPr>
        <w:t>D</w:t>
      </w:r>
      <w:r w:rsidRPr="00397B82">
        <w:t xml:space="preserve"> </w:t>
      </w:r>
      <w:r>
        <w:t xml:space="preserve">реконструированных КТ-снимков полукружных каналов человека, позволяет статистически достичь наиболее точного </w:t>
      </w:r>
      <w:r>
        <w:lastRenderedPageBreak/>
        <w:t xml:space="preserve">расположения электродов, а также определить оптимальное число и положение электрических контактов каждого электрода. Было показано, что </w:t>
      </w:r>
      <w:r w:rsidR="007A7843">
        <w:t>при использовании</w:t>
      </w:r>
      <w:r>
        <w:t xml:space="preserve"> хирургически</w:t>
      </w:r>
      <w:r w:rsidR="007A7843">
        <w:t>х</w:t>
      </w:r>
      <w:r>
        <w:t xml:space="preserve"> ориентир</w:t>
      </w:r>
      <w:r w:rsidR="007A7843">
        <w:t>ов</w:t>
      </w:r>
      <w:r>
        <w:t xml:space="preserve"> и э</w:t>
      </w:r>
      <w:r w:rsidR="0002626F">
        <w:t>л</w:t>
      </w:r>
      <w:r>
        <w:t>ектрод</w:t>
      </w:r>
      <w:r w:rsidR="007A7843">
        <w:t>ы</w:t>
      </w:r>
      <w:r>
        <w:t xml:space="preserve"> с одним электрическим контактом, менее чем 95% электродов успешно достигли </w:t>
      </w:r>
      <w:r w:rsidR="007A7843">
        <w:t xml:space="preserve">поставленной </w:t>
      </w:r>
      <w:r>
        <w:t xml:space="preserve">цели </w:t>
      </w:r>
      <w:r w:rsidR="007A7843">
        <w:t xml:space="preserve">внутри ампулы </w:t>
      </w:r>
      <w:r>
        <w:t xml:space="preserve">в пределах 1 мм. Однако, </w:t>
      </w:r>
      <w:r w:rsidR="007A7843">
        <w:t xml:space="preserve">в случае </w:t>
      </w:r>
      <w:r>
        <w:t>модифицированны</w:t>
      </w:r>
      <w:r w:rsidR="007A7843">
        <w:t>х</w:t>
      </w:r>
      <w:r>
        <w:t xml:space="preserve"> электрод</w:t>
      </w:r>
      <w:r w:rsidR="007A7843">
        <w:t>ов</w:t>
      </w:r>
      <w:r>
        <w:t xml:space="preserve"> с 3 контактами, </w:t>
      </w:r>
      <w:r w:rsidR="007A7843">
        <w:t xml:space="preserve">становится </w:t>
      </w:r>
      <w:r>
        <w:t>более вероятно, что один из трех контактов каждого электрода достигнет выбранной цели. Полученные результаты все еще должны быть проверены в условиях «реальной жизни», то есть с использованием височных костей. Тем не менее, очевидно, что используемые на данный момент дизайн электродов и хирургические подходы не полностью оптимизированы для надежной имплантации полукружных каналов.</w:t>
      </w:r>
    </w:p>
    <w:p w14:paraId="0DCD49B7" w14:textId="271B7B51" w:rsidR="00975394" w:rsidRDefault="00397B82" w:rsidP="008317C9">
      <w:r>
        <w:t>Биофизический анализ, описанный в главе 7, показал, что простой 3</w:t>
      </w:r>
      <w:r>
        <w:rPr>
          <w:lang w:val="en-US"/>
        </w:rPr>
        <w:t>D</w:t>
      </w:r>
      <w:r w:rsidRPr="00397B82">
        <w:t xml:space="preserve"> </w:t>
      </w:r>
      <w:r>
        <w:t xml:space="preserve">гироскоп, заменяющий сложный вестибулярный лабиринт человека, способен восстановить основные вестибулярные функции при помощи </w:t>
      </w:r>
      <w:proofErr w:type="spellStart"/>
      <w:r>
        <w:t>амплитудно</w:t>
      </w:r>
      <w:proofErr w:type="spellEnd"/>
      <w:r>
        <w:t xml:space="preserve"> модулированной электрической стимуляции у пациентов с двусторонней </w:t>
      </w:r>
      <w:proofErr w:type="spellStart"/>
      <w:r>
        <w:t>вестибулопатией</w:t>
      </w:r>
      <w:proofErr w:type="spellEnd"/>
      <w:r>
        <w:t>. Использованный стимул представля</w:t>
      </w:r>
      <w:r w:rsidR="00A45445">
        <w:t>ет</w:t>
      </w:r>
      <w:r>
        <w:t xml:space="preserve"> собой</w:t>
      </w:r>
      <w:r w:rsidR="00975394">
        <w:t xml:space="preserve"> набор</w:t>
      </w:r>
      <w:r>
        <w:t xml:space="preserve"> </w:t>
      </w:r>
      <w:proofErr w:type="spellStart"/>
      <w:r>
        <w:t>бифазны</w:t>
      </w:r>
      <w:r w:rsidR="00975394">
        <w:t>х</w:t>
      </w:r>
      <w:proofErr w:type="spellEnd"/>
      <w:r>
        <w:t xml:space="preserve"> прямоугольны</w:t>
      </w:r>
      <w:r w:rsidR="00975394">
        <w:t>х</w:t>
      </w:r>
      <w:r>
        <w:t xml:space="preserve"> импульс</w:t>
      </w:r>
      <w:r w:rsidR="00975394">
        <w:t>ов</w:t>
      </w:r>
      <w:r>
        <w:t xml:space="preserve"> фиксированной </w:t>
      </w:r>
      <w:r w:rsidR="00A45445">
        <w:t>длительности</w:t>
      </w:r>
      <w:r>
        <w:t xml:space="preserve">, модулируемый </w:t>
      </w:r>
      <w:proofErr w:type="spellStart"/>
      <w:r>
        <w:t>амплитудно</w:t>
      </w:r>
      <w:proofErr w:type="spellEnd"/>
      <w:r w:rsidR="00975394">
        <w:t xml:space="preserve"> вокруг базисного уровня. Была показана частотная зависимость </w:t>
      </w:r>
      <w:proofErr w:type="spellStart"/>
      <w:r w:rsidR="00975394">
        <w:t>вестибуло</w:t>
      </w:r>
      <w:proofErr w:type="spellEnd"/>
      <w:r w:rsidR="00975394">
        <w:t>-окулярного рефлекса, такая же</w:t>
      </w:r>
      <w:r w:rsidR="002E34E7">
        <w:t>,</w:t>
      </w:r>
      <w:r w:rsidR="00975394">
        <w:t xml:space="preserve"> как и в «естественном» вестибулярном аппарат</w:t>
      </w:r>
      <w:r w:rsidR="004C1B78">
        <w:t>е</w:t>
      </w:r>
      <w:r w:rsidR="00975394">
        <w:t xml:space="preserve">. Также </w:t>
      </w:r>
      <w:proofErr w:type="spellStart"/>
      <w:r w:rsidR="00975394">
        <w:t>гейн</w:t>
      </w:r>
      <w:proofErr w:type="spellEnd"/>
      <w:r w:rsidR="00975394">
        <w:t xml:space="preserve"> </w:t>
      </w:r>
      <w:proofErr w:type="spellStart"/>
      <w:r w:rsidR="00975394">
        <w:t>вестиб</w:t>
      </w:r>
      <w:r w:rsidR="00A45445">
        <w:t>у</w:t>
      </w:r>
      <w:r w:rsidR="00975394">
        <w:t>ло</w:t>
      </w:r>
      <w:proofErr w:type="spellEnd"/>
      <w:r w:rsidR="00975394">
        <w:t>-окулярного рефлекса увеличивался при увеличении глубины модуляции. Полученные результаты</w:t>
      </w:r>
      <w:r w:rsidR="00CD0BD4">
        <w:t xml:space="preserve"> дают основание полагать</w:t>
      </w:r>
      <w:r w:rsidR="00975394">
        <w:t>, что вестибулярный имплант, использующий передаточную функцию</w:t>
      </w:r>
      <w:r w:rsidR="00A45445">
        <w:t>,</w:t>
      </w:r>
      <w:r w:rsidR="00975394">
        <w:t xml:space="preserve"> основанную на амплитудной модуляции, может стать клинически используемым устройством в ближайшем будущем.</w:t>
      </w:r>
    </w:p>
    <w:p w14:paraId="6C32BFB8" w14:textId="09628117" w:rsidR="00975394" w:rsidRPr="004D424F" w:rsidRDefault="00975394" w:rsidP="008317C9">
      <w:r>
        <w:t>В главе 8 показан</w:t>
      </w:r>
      <w:r w:rsidR="003F3451">
        <w:t xml:space="preserve">о, что </w:t>
      </w:r>
      <w:r w:rsidR="00A45445">
        <w:t>в</w:t>
      </w:r>
      <w:r w:rsidR="00A45445" w:rsidRPr="00A45445">
        <w:t xml:space="preserve">естибулярные миогенные вызванные потенциалы </w:t>
      </w:r>
      <w:r w:rsidR="004D424F">
        <w:t>(</w:t>
      </w:r>
      <w:r w:rsidR="004D424F">
        <w:rPr>
          <w:lang w:val="en-US"/>
        </w:rPr>
        <w:t>VEMP</w:t>
      </w:r>
      <w:r w:rsidR="00A45445">
        <w:t>, ВМВП</w:t>
      </w:r>
      <w:r w:rsidR="004D424F">
        <w:t>)</w:t>
      </w:r>
      <w:r w:rsidR="003F3451">
        <w:t xml:space="preserve"> и постуральные отклики, которые как предполагалось имеют </w:t>
      </w:r>
      <w:proofErr w:type="spellStart"/>
      <w:r w:rsidR="003F3451">
        <w:t>отолитовый</w:t>
      </w:r>
      <w:proofErr w:type="spellEnd"/>
      <w:r w:rsidR="003F3451">
        <w:t xml:space="preserve"> источник, могут быть вызваны при помощи электрической стимуляции полукружных каналов </w:t>
      </w:r>
      <w:proofErr w:type="spellStart"/>
      <w:r w:rsidR="003F3451">
        <w:t>вестибуляным</w:t>
      </w:r>
      <w:proofErr w:type="spellEnd"/>
      <w:r w:rsidR="003F3451">
        <w:t xml:space="preserve"> </w:t>
      </w:r>
      <w:proofErr w:type="spellStart"/>
      <w:r w:rsidR="003F3451">
        <w:t>имплантом</w:t>
      </w:r>
      <w:proofErr w:type="spellEnd"/>
      <w:r w:rsidR="003F3451">
        <w:t xml:space="preserve">. Предполагается, что электрическая проводимость вестибулярного лабиринта такова, что электрическая стимуляция полукружных каналов также напрямую стимулирует близлежащий нижний вестибулярный нерв. </w:t>
      </w:r>
      <w:proofErr w:type="spellStart"/>
      <w:r w:rsidR="004D424F">
        <w:rPr>
          <w:lang w:val="en-US"/>
        </w:rPr>
        <w:t>cVEMP</w:t>
      </w:r>
      <w:proofErr w:type="spellEnd"/>
      <w:r w:rsidR="004D424F" w:rsidRPr="004D424F">
        <w:t xml:space="preserve"> </w:t>
      </w:r>
      <w:r w:rsidR="004D424F">
        <w:t xml:space="preserve">ы были успешно получены в 5 из 8 пациентов, а амплитуды </w:t>
      </w:r>
      <w:r w:rsidR="004D424F">
        <w:rPr>
          <w:lang w:val="en-US"/>
        </w:rPr>
        <w:t>n</w:t>
      </w:r>
      <w:r w:rsidR="004D424F" w:rsidRPr="004D424F">
        <w:t>-</w:t>
      </w:r>
      <w:r w:rsidR="004D424F">
        <w:rPr>
          <w:lang w:val="en-US"/>
        </w:rPr>
        <w:t>p</w:t>
      </w:r>
      <w:r w:rsidR="004D424F" w:rsidRPr="004D424F">
        <w:t xml:space="preserve"> </w:t>
      </w:r>
      <w:r w:rsidR="004D424F">
        <w:t xml:space="preserve">варьировались от 44 до 120 мкВ, подобно проводимым воздухом </w:t>
      </w:r>
      <w:r w:rsidR="004D424F">
        <w:rPr>
          <w:lang w:val="en-US"/>
        </w:rPr>
        <w:t>VEMP</w:t>
      </w:r>
      <w:r w:rsidR="004D424F" w:rsidRPr="004D424F">
        <w:t xml:space="preserve"> </w:t>
      </w:r>
      <w:r w:rsidR="004D424F">
        <w:t xml:space="preserve">у нормальной популяции. Задержка электрически вызванных </w:t>
      </w:r>
      <w:r w:rsidR="004D424F">
        <w:rPr>
          <w:lang w:val="en-US"/>
        </w:rPr>
        <w:t>VEMP</w:t>
      </w:r>
      <w:r w:rsidR="004D424F">
        <w:t xml:space="preserve"> были короче</w:t>
      </w:r>
      <w:r w:rsidR="008B40BE">
        <w:t>,</w:t>
      </w:r>
      <w:r w:rsidR="004D424F">
        <w:t xml:space="preserve"> чем ожидалось в контрольной группе</w:t>
      </w:r>
      <w:proofErr w:type="gramStart"/>
      <w:r w:rsidR="004D424F">
        <w:t xml:space="preserve"> :</w:t>
      </w:r>
      <w:proofErr w:type="gramEnd"/>
      <w:r w:rsidR="004D424F">
        <w:t xml:space="preserve"> </w:t>
      </w:r>
      <w:r w:rsidR="004D424F">
        <w:rPr>
          <w:lang w:val="en-US"/>
        </w:rPr>
        <w:t>N</w:t>
      </w:r>
      <w:r w:rsidR="004D424F">
        <w:t>-волны: (</w:t>
      </w:r>
      <w:r w:rsidR="004D424F" w:rsidRPr="004D424F">
        <w:t>9.71</w:t>
      </w:r>
      <w:r w:rsidR="004D424F">
        <w:t xml:space="preserve"> </w:t>
      </w:r>
      <w:r w:rsidR="004D424F" w:rsidRPr="004D424F">
        <w:t xml:space="preserve">± 1.17) </w:t>
      </w:r>
      <w:proofErr w:type="spellStart"/>
      <w:r w:rsidR="004D424F">
        <w:t>мс</w:t>
      </w:r>
      <w:proofErr w:type="spellEnd"/>
      <w:r w:rsidR="004D424F" w:rsidRPr="004D424F">
        <w:t xml:space="preserve">; </w:t>
      </w:r>
      <w:r w:rsidR="004D424F">
        <w:rPr>
          <w:lang w:val="en-US"/>
        </w:rPr>
        <w:t>P</w:t>
      </w:r>
      <w:r w:rsidR="004D424F" w:rsidRPr="004D424F">
        <w:t xml:space="preserve"> </w:t>
      </w:r>
      <w:r w:rsidR="004D424F">
        <w:t>волны</w:t>
      </w:r>
      <w:r w:rsidR="004D424F" w:rsidRPr="004D424F">
        <w:t xml:space="preserve">: </w:t>
      </w:r>
      <w:r w:rsidR="004D424F">
        <w:t>(</w:t>
      </w:r>
      <w:r w:rsidR="004D424F" w:rsidRPr="004D424F">
        <w:t>17.24 ± 1.74)</w:t>
      </w:r>
      <w:r w:rsidR="004D424F">
        <w:t xml:space="preserve"> </w:t>
      </w:r>
      <w:proofErr w:type="spellStart"/>
      <w:r w:rsidR="004D424F">
        <w:t>мс</w:t>
      </w:r>
      <w:proofErr w:type="spellEnd"/>
      <w:r w:rsidR="004D424F" w:rsidRPr="004D424F">
        <w:t>,</w:t>
      </w:r>
      <w:r w:rsidR="004D424F">
        <w:t xml:space="preserve"> вместо 13 </w:t>
      </w:r>
      <w:proofErr w:type="spellStart"/>
      <w:r w:rsidR="004D424F">
        <w:t>мс</w:t>
      </w:r>
      <w:proofErr w:type="spellEnd"/>
      <w:r w:rsidR="004D424F">
        <w:t xml:space="preserve"> и 23 </w:t>
      </w:r>
      <w:proofErr w:type="spellStart"/>
      <w:r w:rsidR="004D424F">
        <w:t>мс</w:t>
      </w:r>
      <w:proofErr w:type="spellEnd"/>
      <w:r w:rsidR="004D424F">
        <w:t xml:space="preserve"> соответственно.</w:t>
      </w:r>
      <w:r w:rsidR="00BC2D13">
        <w:t xml:space="preserve"> Возможно, это является следствием более короткого пути, поскольку электроды расположены ближе к </w:t>
      </w:r>
      <w:proofErr w:type="spellStart"/>
      <w:r w:rsidR="00BC2D13">
        <w:t>отолитовым</w:t>
      </w:r>
      <w:proofErr w:type="spellEnd"/>
      <w:r w:rsidR="00BC2D13">
        <w:t xml:space="preserve"> органам чем стимул, проводимый воздухом. Более того, последовательные постуральные рефлексы всего тела были получены путем быстрых изменений базового уровня электрической стимуляции (постоянная частота следования импульсов и амплитуда) вестибулярным имплантом у 2 из 3</w:t>
      </w:r>
      <w:r w:rsidR="00DF1455">
        <w:t xml:space="preserve"> тестированных субъектов. Амплитуда и направление вращения тела были значимо скоррелированы с интенсивностью стимуляции и стороной стимуляции соответственно. Полученные результаты</w:t>
      </w:r>
      <w:r w:rsidR="00A45445">
        <w:t xml:space="preserve"> позволяют</w:t>
      </w:r>
      <w:r w:rsidR="00DF1455">
        <w:t xml:space="preserve"> предпол</w:t>
      </w:r>
      <w:r w:rsidR="00A45445">
        <w:t>ожить</w:t>
      </w:r>
      <w:r w:rsidR="00DF1455">
        <w:t xml:space="preserve">, что электрическая стимуляция полукружных каналов вестибулярным имплантом может потенциально улучшить постуральные отклики у пациентов с двусторонней </w:t>
      </w:r>
      <w:proofErr w:type="spellStart"/>
      <w:r w:rsidR="00DF1455">
        <w:t>вестибулопатией</w:t>
      </w:r>
      <w:proofErr w:type="spellEnd"/>
      <w:r w:rsidR="00DF1455">
        <w:t>.</w:t>
      </w:r>
    </w:p>
    <w:p w14:paraId="2CE8C68A" w14:textId="06D102FF" w:rsidR="00DF1455" w:rsidRPr="00DF1455" w:rsidRDefault="00DF1455" w:rsidP="00DF1455">
      <w:pPr>
        <w:pStyle w:val="a5"/>
        <w:rPr>
          <w:lang w:val="en-US"/>
        </w:rPr>
      </w:pPr>
      <w:r w:rsidRPr="00DF1455">
        <w:rPr>
          <w:b/>
          <w:bCs/>
          <w:u w:val="single"/>
        </w:rPr>
        <w:t>Основные</w:t>
      </w:r>
      <w:r w:rsidRPr="006F1904">
        <w:rPr>
          <w:b/>
          <w:bCs/>
          <w:u w:val="single"/>
          <w:lang w:val="en-US"/>
        </w:rPr>
        <w:t xml:space="preserve"> </w:t>
      </w:r>
      <w:r w:rsidRPr="00DF1455">
        <w:rPr>
          <w:b/>
          <w:bCs/>
          <w:u w:val="single"/>
        </w:rPr>
        <w:t>публикации</w:t>
      </w:r>
      <w:r w:rsidRPr="006F1904">
        <w:rPr>
          <w:lang w:val="en-US"/>
        </w:rPr>
        <w:t xml:space="preserve"> </w:t>
      </w:r>
      <w:r>
        <w:fldChar w:fldCharType="begin">
          <w:fldData xml:space="preserve">PEVuZE5vdGU+PENpdGU+PEF1dGhvcj5LaW5nbWE8L0F1dGhvcj48WWVhcj4yMDE2PC9ZZWFyPjxS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</w:fldData>
        </w:fldChar>
      </w:r>
      <w:r w:rsidRPr="00DF1455">
        <w:rPr>
          <w:lang w:val="en-US"/>
        </w:rPr>
        <w:instrText xml:space="preserve"> ADDIN EN.CITE </w:instrText>
      </w:r>
      <w:r>
        <w:fldChar w:fldCharType="begin">
          <w:fldData xml:space="preserve">PEVuZE5vdGU+PENpdGU+PEF1dGhvcj5LaW5nbWE8L0F1dGhvcj48WWVhcj4yMDE2PC9ZZWFyPjxS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</w:fldData>
        </w:fldChar>
      </w:r>
      <w:r w:rsidRPr="00DF1455">
        <w:rPr>
          <w:lang w:val="en-US"/>
        </w:rPr>
        <w:instrText xml:space="preserve"> ADDIN EN.CITE.DATA </w:instrText>
      </w:r>
      <w:r>
        <w:fldChar w:fldCharType="end"/>
      </w:r>
      <w:r>
        <w:fldChar w:fldCharType="separate"/>
      </w:r>
      <w:r w:rsidRPr="00DF1455">
        <w:rPr>
          <w:noProof/>
          <w:lang w:val="en-US"/>
        </w:rPr>
        <w:t>(1-7)</w:t>
      </w:r>
      <w:r>
        <w:fldChar w:fldCharType="end"/>
      </w:r>
    </w:p>
    <w:p w14:paraId="791562C9" w14:textId="77777777" w:rsidR="00DF1455" w:rsidRDefault="00DF1455" w:rsidP="00DF1455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>
        <w:t>1.</w:t>
      </w:r>
      <w:r>
        <w:tab/>
        <w:t>Kingma H, van de Berg R. Anatomy, physiology, and physics of the peripheral vestibular system. Handb Clin Neurol. 2016;137:1-16.</w:t>
      </w:r>
    </w:p>
    <w:p w14:paraId="447BC43D" w14:textId="77777777" w:rsidR="00DF1455" w:rsidRDefault="00DF1455" w:rsidP="00DF1455">
      <w:pPr>
        <w:pStyle w:val="EndNoteBibliography"/>
        <w:spacing w:after="0"/>
      </w:pPr>
      <w:r>
        <w:t>2.</w:t>
      </w:r>
      <w:r>
        <w:tab/>
        <w:t>van de Berg R, Rosengren S, Kingma H. Laboratory examinations for the vestibular system. Current opinion in neurology. 2018;31(1):111-6.</w:t>
      </w:r>
    </w:p>
    <w:p w14:paraId="5B241E84" w14:textId="77777777" w:rsidR="00DF1455" w:rsidRDefault="00DF1455" w:rsidP="00DF1455">
      <w:pPr>
        <w:pStyle w:val="EndNoteBibliography"/>
        <w:spacing w:after="0"/>
      </w:pPr>
      <w:r>
        <w:t>3.</w:t>
      </w:r>
      <w:r>
        <w:tab/>
        <w:t>Kingma H, Felipe L, Gerards MC, Gerits P, Guinand N, Perez-Fornos A, et al. Vibrotactile feedback improves balance and mobility in patients with severe bilateral vestibular loss. Journal of neurology. 2018.</w:t>
      </w:r>
    </w:p>
    <w:p w14:paraId="13B39D4D" w14:textId="77777777" w:rsidR="00DF1455" w:rsidRDefault="00DF1455" w:rsidP="00DF1455">
      <w:pPr>
        <w:pStyle w:val="EndNoteBibliography"/>
        <w:spacing w:after="0"/>
      </w:pPr>
      <w:r>
        <w:t>4.</w:t>
      </w:r>
      <w:r>
        <w:tab/>
        <w:t>van den Boogert T, van Hoof M, Handschuh S, Glueckert R, Guinand N, Guyot JP, et al. Optimization of 3D-Visualization of Micro-Anatomical Structures of the Human Inner Ear in Osmium Tetroxide Contrast Enhanced Micro-CT Scans. Front Neuroanat. 2018;12:41.</w:t>
      </w:r>
    </w:p>
    <w:p w14:paraId="6CA6434D" w14:textId="77777777" w:rsidR="00DF1455" w:rsidRDefault="00DF1455" w:rsidP="00DF1455">
      <w:pPr>
        <w:pStyle w:val="EndNoteBibliography"/>
        <w:spacing w:after="0"/>
      </w:pPr>
      <w:r>
        <w:lastRenderedPageBreak/>
        <w:t>5.</w:t>
      </w:r>
      <w:r>
        <w:tab/>
        <w:t>Seppen BF, van Hoof M, Stultiens JJA, van den Boogert T, Guinand N, Guyot JP, et al. Drafting a Surgical Procedure Using a Computational Anatomy Driven Approach for Precise, Robust, and Safe Vestibular Neuroprosthesis Placement-When One Size Does Not Fit All. Otology &amp; neurotology : official publication of the American Otological Society, American Neurotology Society [and] European Academy of Otology and Neurotology. 2019;40(5S Suppl 1):S51-S8.</w:t>
      </w:r>
    </w:p>
    <w:p w14:paraId="4170C0E2" w14:textId="77777777" w:rsidR="00DF1455" w:rsidRDefault="00DF1455" w:rsidP="00DF1455">
      <w:pPr>
        <w:pStyle w:val="EndNoteBibliography"/>
        <w:spacing w:after="0"/>
      </w:pPr>
      <w:r>
        <w:t>6.</w:t>
      </w:r>
      <w:r>
        <w:tab/>
        <w:t>Perez Fornos A, Guinand N, van de Berg R, Stokroos R, Micera S, Kingma H, et al. Artificial balance: restoration of the vestibulo-ocular reflex in humans with a prototype vestibular neuroprosthesis. Frontiers in neurology. 2014;5:66.</w:t>
      </w:r>
    </w:p>
    <w:p w14:paraId="1DA464C3" w14:textId="77777777" w:rsidR="00DF1455" w:rsidRDefault="00DF1455" w:rsidP="00DF1455">
      <w:pPr>
        <w:pStyle w:val="EndNoteBibliography"/>
      </w:pPr>
      <w:r>
        <w:t>7.</w:t>
      </w:r>
      <w:r>
        <w:tab/>
        <w:t>Fornos AP, van de Berg R, Armand S, Cavuscens S, Ranieri M, Cretallaz C, et al. Cervical myogenic potentials and controlled postural responses elicited by a prototype vestibular implant. Journal of neurology. 2019;266(Suppl 1):33-41.</w:t>
      </w:r>
    </w:p>
    <w:p w14:paraId="2B9BB9FE" w14:textId="46BA4B54" w:rsidR="008317C9" w:rsidRPr="008317C9" w:rsidRDefault="00DF1455" w:rsidP="00DF1455">
      <w:pPr>
        <w:tabs>
          <w:tab w:val="left" w:pos="2727"/>
        </w:tabs>
      </w:pPr>
      <w:r>
        <w:rPr>
          <w:b/>
          <w:bCs/>
        </w:rPr>
        <w:fldChar w:fldCharType="end"/>
      </w:r>
    </w:p>
    <w:p w14:paraId="70FA7734" w14:textId="77777777" w:rsidR="00EB3FB6" w:rsidRPr="00FD6105" w:rsidRDefault="00EB3FB6" w:rsidP="00EB3FB6"/>
    <w:sectPr w:rsidR="00EB3FB6" w:rsidRPr="00FD6105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2D923EA"/>
    <w:multiLevelType w:val="hybridMultilevel"/>
    <w:tmpl w:val="0CB256F8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1364E8D"/>
    <w:multiLevelType w:val="hybridMultilevel"/>
    <w:tmpl w:val="71D8E304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F3418E1"/>
    <w:multiLevelType w:val="hybridMultilevel"/>
    <w:tmpl w:val="16F63830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CC7692D"/>
    <w:multiLevelType w:val="hybridMultilevel"/>
    <w:tmpl w:val="6EA89772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E655BBD"/>
    <w:multiLevelType w:val="hybridMultilevel"/>
    <w:tmpl w:val="7C483E1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FBB78C9"/>
    <w:multiLevelType w:val="hybridMultilevel"/>
    <w:tmpl w:val="10E45850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5"/>
  </w:num>
  <w:num w:numId="5">
    <w:abstractNumId w:val="0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06993"/>
    <w:rsid w:val="0002626F"/>
    <w:rsid w:val="000813A6"/>
    <w:rsid w:val="000D5F0E"/>
    <w:rsid w:val="00115A38"/>
    <w:rsid w:val="001740FA"/>
    <w:rsid w:val="00186217"/>
    <w:rsid w:val="001A0763"/>
    <w:rsid w:val="00206993"/>
    <w:rsid w:val="00217F48"/>
    <w:rsid w:val="00235EBC"/>
    <w:rsid w:val="00254A48"/>
    <w:rsid w:val="00254B61"/>
    <w:rsid w:val="002E34E7"/>
    <w:rsid w:val="002F207E"/>
    <w:rsid w:val="00306BE3"/>
    <w:rsid w:val="00381ECF"/>
    <w:rsid w:val="00397B82"/>
    <w:rsid w:val="003A13E0"/>
    <w:rsid w:val="003C05DC"/>
    <w:rsid w:val="003F3451"/>
    <w:rsid w:val="004C1B78"/>
    <w:rsid w:val="004D424F"/>
    <w:rsid w:val="005C13EC"/>
    <w:rsid w:val="005F3A51"/>
    <w:rsid w:val="00603788"/>
    <w:rsid w:val="006D40E9"/>
    <w:rsid w:val="006F1904"/>
    <w:rsid w:val="0074593D"/>
    <w:rsid w:val="007A7843"/>
    <w:rsid w:val="008317C9"/>
    <w:rsid w:val="00854FF0"/>
    <w:rsid w:val="008B40BE"/>
    <w:rsid w:val="00975394"/>
    <w:rsid w:val="009D1499"/>
    <w:rsid w:val="00A43740"/>
    <w:rsid w:val="00A45445"/>
    <w:rsid w:val="00A90AB1"/>
    <w:rsid w:val="00B06E82"/>
    <w:rsid w:val="00B16799"/>
    <w:rsid w:val="00B61391"/>
    <w:rsid w:val="00BC2D13"/>
    <w:rsid w:val="00C65E90"/>
    <w:rsid w:val="00CD0BD4"/>
    <w:rsid w:val="00CD764A"/>
    <w:rsid w:val="00D344A4"/>
    <w:rsid w:val="00D814D9"/>
    <w:rsid w:val="00DF1455"/>
    <w:rsid w:val="00E545BF"/>
    <w:rsid w:val="00E62E80"/>
    <w:rsid w:val="00EB3FB6"/>
    <w:rsid w:val="00EC0044"/>
    <w:rsid w:val="00F54172"/>
    <w:rsid w:val="00F85CBB"/>
    <w:rsid w:val="00FA0A90"/>
    <w:rsid w:val="00FD61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D5A933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206993"/>
    <w:pPr>
      <w:ind w:left="720"/>
      <w:contextualSpacing/>
    </w:pPr>
  </w:style>
  <w:style w:type="character" w:customStyle="1" w:styleId="a4">
    <w:name w:val="Без интервала Знак"/>
    <w:basedOn w:val="a0"/>
    <w:link w:val="a5"/>
    <w:uiPriority w:val="1"/>
    <w:locked/>
    <w:rsid w:val="00DF1455"/>
  </w:style>
  <w:style w:type="paragraph" w:styleId="a5">
    <w:name w:val="No Spacing"/>
    <w:link w:val="a4"/>
    <w:uiPriority w:val="1"/>
    <w:qFormat/>
    <w:rsid w:val="00DF1455"/>
    <w:pPr>
      <w:spacing w:after="0" w:line="240" w:lineRule="auto"/>
    </w:pPr>
  </w:style>
  <w:style w:type="character" w:customStyle="1" w:styleId="EndNoteBibliographyChar">
    <w:name w:val="EndNote Bibliography Char"/>
    <w:basedOn w:val="a4"/>
    <w:link w:val="EndNoteBibliography"/>
    <w:locked/>
    <w:rsid w:val="00DF145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a"/>
    <w:link w:val="EndNoteBibliographyChar"/>
    <w:rsid w:val="00DF145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layout">
    <w:name w:val="layout"/>
    <w:basedOn w:val="a0"/>
    <w:rsid w:val="000813A6"/>
  </w:style>
  <w:style w:type="character" w:styleId="a6">
    <w:name w:val="Hyperlink"/>
    <w:basedOn w:val="a0"/>
    <w:uiPriority w:val="99"/>
    <w:semiHidden/>
    <w:unhideWhenUsed/>
    <w:rsid w:val="000813A6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206993"/>
    <w:pPr>
      <w:ind w:left="720"/>
      <w:contextualSpacing/>
    </w:pPr>
  </w:style>
  <w:style w:type="character" w:customStyle="1" w:styleId="a4">
    <w:name w:val="Без интервала Знак"/>
    <w:basedOn w:val="a0"/>
    <w:link w:val="a5"/>
    <w:uiPriority w:val="1"/>
    <w:locked/>
    <w:rsid w:val="00DF1455"/>
  </w:style>
  <w:style w:type="paragraph" w:styleId="a5">
    <w:name w:val="No Spacing"/>
    <w:link w:val="a4"/>
    <w:uiPriority w:val="1"/>
    <w:qFormat/>
    <w:rsid w:val="00DF1455"/>
    <w:pPr>
      <w:spacing w:after="0" w:line="240" w:lineRule="auto"/>
    </w:pPr>
  </w:style>
  <w:style w:type="character" w:customStyle="1" w:styleId="EndNoteBibliographyChar">
    <w:name w:val="EndNote Bibliography Char"/>
    <w:basedOn w:val="a4"/>
    <w:link w:val="EndNoteBibliography"/>
    <w:locked/>
    <w:rsid w:val="00DF145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a"/>
    <w:link w:val="EndNoteBibliographyChar"/>
    <w:rsid w:val="00DF145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layout">
    <w:name w:val="layout"/>
    <w:basedOn w:val="a0"/>
    <w:rsid w:val="000813A6"/>
  </w:style>
  <w:style w:type="character" w:styleId="a6">
    <w:name w:val="Hyperlink"/>
    <w:basedOn w:val="a0"/>
    <w:uiPriority w:val="99"/>
    <w:semiHidden/>
    <w:unhideWhenUsed/>
    <w:rsid w:val="000813A6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4857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20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48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9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us06web.zoom.us/j/82198571221?pwd=eEFDVHRQcDlWYTRFNUw2SUJvLzYvUT09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writefull-cache xmlns="urn:writefull-cache:Suggestions">{"suggestions":{},"typeOfAccount":"freemium"}</writefull-cache>
</file>

<file path=customXml/itemProps1.xml><?xml version="1.0" encoding="utf-8"?>
<ds:datastoreItem xmlns:ds="http://schemas.openxmlformats.org/officeDocument/2006/customXml" ds:itemID="{5ED8CAA6-7C5F-4CAF-9504-E26CAC34B3C9}">
  <ds:schemaRefs>
    <ds:schemaRef ds:uri="urn:writefull-cache:Suggestion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5</Pages>
  <Words>2102</Words>
  <Characters>11988</Characters>
  <Application>Microsoft Office Word</Application>
  <DocSecurity>0</DocSecurity>
  <Lines>99</Lines>
  <Paragraphs>2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0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x Pleshkoff</dc:creator>
  <cp:keywords/>
  <dc:description/>
  <cp:lastModifiedBy>пользователь</cp:lastModifiedBy>
  <cp:revision>11</cp:revision>
  <dcterms:created xsi:type="dcterms:W3CDTF">2021-05-25T09:04:00Z</dcterms:created>
  <dcterms:modified xsi:type="dcterms:W3CDTF">2021-06-07T04:13:00Z</dcterms:modified>
</cp:coreProperties>
</file>